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F6CD19" w14:textId="460C7C28" w:rsidR="00943376" w:rsidRPr="00943376" w:rsidRDefault="007B0E70" w:rsidP="00943376">
      <w:pPr>
        <w:jc w:val="center"/>
        <w:rPr>
          <w:rFonts w:ascii="Arial" w:hAnsi="Arial" w:cs="Arial"/>
          <w:b/>
          <w:sz w:val="28"/>
        </w:rPr>
      </w:pPr>
      <w:r>
        <w:rPr>
          <w:rFonts w:ascii="Arial" w:hAnsi="Arial" w:cs="Arial"/>
          <w:b/>
          <w:sz w:val="28"/>
        </w:rPr>
        <w:t xml:space="preserve">Aula </w:t>
      </w:r>
      <w:r w:rsidR="003A59FB">
        <w:rPr>
          <w:rFonts w:ascii="Arial" w:hAnsi="Arial" w:cs="Arial"/>
          <w:b/>
          <w:sz w:val="28"/>
        </w:rPr>
        <w:t>1</w:t>
      </w:r>
    </w:p>
    <w:p w14:paraId="06270A5B" w14:textId="77777777" w:rsidR="007B0E70" w:rsidRDefault="00F05FAA" w:rsidP="007B0E70">
      <w:pPr>
        <w:spacing w:line="360" w:lineRule="auto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ab/>
      </w:r>
    </w:p>
    <w:p w14:paraId="22C50978" w14:textId="42CD23E6" w:rsidR="006A1779" w:rsidRDefault="003A59FB" w:rsidP="00F05FAA">
      <w:pPr>
        <w:spacing w:line="360" w:lineRule="auto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ab/>
        <w:t xml:space="preserve">O objetivo principal desta primeira aula, além de conhecer os alunos, foi perceber a relação que eles têm com a bola. Todas as tarefas foram elaboradas com o intuito de proporcionar familiarização com a bola e </w:t>
      </w:r>
      <w:r w:rsidR="00D72A1F">
        <w:rPr>
          <w:rFonts w:ascii="Arial" w:hAnsi="Arial" w:cs="Arial"/>
          <w:sz w:val="24"/>
        </w:rPr>
        <w:t xml:space="preserve">ambientar os alunos à caracterização da modalidade. </w:t>
      </w:r>
    </w:p>
    <w:p w14:paraId="52E70326" w14:textId="17DAF8F1" w:rsidR="00D72A1F" w:rsidRDefault="00994747" w:rsidP="00FC686E">
      <w:pPr>
        <w:spacing w:line="360" w:lineRule="auto"/>
        <w:ind w:firstLine="708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Estava na expectativa que a instrução iria ser difícil, falar para quem não percebe aquilo que estamos a dizer, requer um </w:t>
      </w:r>
      <w:proofErr w:type="spellStart"/>
      <w:r w:rsidRPr="00FC686E">
        <w:rPr>
          <w:rFonts w:ascii="Arial" w:hAnsi="Arial" w:cs="Arial"/>
          <w:i/>
          <w:iCs/>
          <w:sz w:val="24"/>
        </w:rPr>
        <w:t>downgrade</w:t>
      </w:r>
      <w:proofErr w:type="spellEnd"/>
      <w:r>
        <w:rPr>
          <w:rFonts w:ascii="Arial" w:hAnsi="Arial" w:cs="Arial"/>
          <w:sz w:val="24"/>
        </w:rPr>
        <w:t xml:space="preserve"> relativamente ao 10.º ano de escolaridade.</w:t>
      </w:r>
      <w:r w:rsidR="00FC686E">
        <w:rPr>
          <w:rFonts w:ascii="Arial" w:hAnsi="Arial" w:cs="Arial"/>
          <w:sz w:val="24"/>
        </w:rPr>
        <w:t xml:space="preserve"> No entanto, e para meu espanto, a aula foi extremamente agradável. Os alunos são empenhados, mostram interesse e uma vontade insaciável de aprender</w:t>
      </w:r>
      <w:r w:rsidR="0016157D">
        <w:rPr>
          <w:rFonts w:ascii="Arial" w:hAnsi="Arial" w:cs="Arial"/>
          <w:sz w:val="24"/>
        </w:rPr>
        <w:t xml:space="preserve">. </w:t>
      </w:r>
    </w:p>
    <w:p w14:paraId="468CF3AB" w14:textId="5E5EA15A" w:rsidR="0016157D" w:rsidRDefault="0016157D" w:rsidP="00FC686E">
      <w:pPr>
        <w:spacing w:line="360" w:lineRule="auto"/>
        <w:ind w:firstLine="708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Como é a primeira </w:t>
      </w:r>
      <w:r w:rsidR="000136E9">
        <w:rPr>
          <w:rFonts w:ascii="Arial" w:hAnsi="Arial" w:cs="Arial"/>
          <w:sz w:val="24"/>
        </w:rPr>
        <w:t xml:space="preserve">interação dos alunos com esta matéria, significa que estou a apresentar-lhes um novo conteúdo e novas habilidades. Deste modo, o uso do modelo de instrução direta será predominante, uma vez que visa facilitar novas aprendizagens. Foco-me em apresentar os conteúdos/habilidades através da explicação e da demonstração </w:t>
      </w:r>
      <w:r w:rsidR="00502D30">
        <w:rPr>
          <w:rFonts w:ascii="Arial" w:hAnsi="Arial" w:cs="Arial"/>
          <w:sz w:val="24"/>
        </w:rPr>
        <w:t xml:space="preserve">acompanhadas pelo uso de palavras-chave, de forma a focalizar a atenção dos alunos no que é essencial para realizarem as tarefas eficazmente. </w:t>
      </w:r>
      <w:r w:rsidR="00502D30">
        <w:rPr>
          <w:rFonts w:ascii="Arial" w:hAnsi="Arial" w:cs="Arial"/>
          <w:sz w:val="24"/>
        </w:rPr>
        <w:fldChar w:fldCharType="begin" w:fldLock="1"/>
      </w:r>
      <w:r w:rsidR="00502D30">
        <w:rPr>
          <w:rFonts w:ascii="Arial" w:hAnsi="Arial" w:cs="Arial"/>
          <w:sz w:val="24"/>
        </w:rPr>
        <w:instrText>ADDIN CSL_CITATION {"citationItems":[{"id":"ITEM-1","itemData":{"ISBN":"978-972-735-163-3","author":[{"dropping-particle":"","family":"Rosado","given":"António","non-dropping-particle":"","parse-names":false,"suffix":""},{"dropping-particle":"","family":"Mesquita","given":"Isabel","non-dropping-particle":"","parse-names":false,"suffix":""}],"id":"ITEM-1","issued":{"date-parts":[["2009"]]},"title":"Pedagogia do Desporto","type":"book"},"uris":["http://www.mendeley.com/documents/?uuid=36edc856-362e-4997-9322-0bcb10892d51"]}],"mendeley":{"formattedCitation":"(Rosado &amp; Mesquita, 2009)","plainTextFormattedCitation":"(Rosado &amp; Mesquita, 2009)"},"properties":{"noteIndex":0},"schema":"https://github.com/citation-style-language/schema/raw/master/csl-citation.json"}</w:instrText>
      </w:r>
      <w:r w:rsidR="00502D30">
        <w:rPr>
          <w:rFonts w:ascii="Arial" w:hAnsi="Arial" w:cs="Arial"/>
          <w:sz w:val="24"/>
        </w:rPr>
        <w:fldChar w:fldCharType="separate"/>
      </w:r>
      <w:r w:rsidR="00502D30" w:rsidRPr="00502D30">
        <w:rPr>
          <w:rFonts w:ascii="Arial" w:hAnsi="Arial" w:cs="Arial"/>
          <w:noProof/>
          <w:sz w:val="24"/>
        </w:rPr>
        <w:t>(Rosado &amp; Mesquita, 2009)</w:t>
      </w:r>
      <w:r w:rsidR="00502D30">
        <w:rPr>
          <w:rFonts w:ascii="Arial" w:hAnsi="Arial" w:cs="Arial"/>
          <w:sz w:val="24"/>
        </w:rPr>
        <w:fldChar w:fldCharType="end"/>
      </w:r>
    </w:p>
    <w:p w14:paraId="6F60F314" w14:textId="21633517" w:rsidR="00862677" w:rsidRDefault="00862677" w:rsidP="00FC686E">
      <w:pPr>
        <w:spacing w:line="360" w:lineRule="auto"/>
        <w:ind w:firstLine="708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As tarefas foram indicadas à faixa etária, senti que os alunos gostaram da aula e do facto de existir alguma competição. São tarefas importantes e que requerem concentração por parte dos alunos. Algo menos positivo foi o facto de não aproveitar o espaço e proporcionar aos alunos menos tempo de espera. Senti que com esta turma haveria a necessidade de os ter mais perto para conseguir estar “em cima deles” durante todo o exercício. </w:t>
      </w:r>
      <w:r w:rsidR="00981D70">
        <w:rPr>
          <w:rFonts w:ascii="Arial" w:hAnsi="Arial" w:cs="Arial"/>
          <w:sz w:val="24"/>
        </w:rPr>
        <w:t xml:space="preserve">No entanto consegui perceber que esta turma tem regras muito bem definidas e possuem um comportamento exemplar. Algo que será certamente corrigido nas aulas que se preveem.   </w:t>
      </w:r>
    </w:p>
    <w:p w14:paraId="2CAE4EA6" w14:textId="162E7EAD" w:rsidR="00CB4054" w:rsidRDefault="00CB4054" w:rsidP="00FC686E">
      <w:pPr>
        <w:spacing w:line="360" w:lineRule="auto"/>
        <w:ind w:firstLine="708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O fator pandemia, voltou a atacar ao fechar os alunos mais uma semana em casa. Senti que os alunos ficavam rapidamente exaustos, apesar disso cumpriram </w:t>
      </w:r>
      <w:r w:rsidR="008855CD">
        <w:rPr>
          <w:rFonts w:ascii="Arial" w:hAnsi="Arial" w:cs="Arial"/>
          <w:sz w:val="24"/>
        </w:rPr>
        <w:t>o tempo motor estipulado. Algo que bastante valor, à densidade motora existente na aula.</w:t>
      </w:r>
    </w:p>
    <w:p w14:paraId="10BE6461" w14:textId="4D3860BF" w:rsidR="008855CD" w:rsidRDefault="008855CD" w:rsidP="00FC686E">
      <w:pPr>
        <w:spacing w:line="360" w:lineRule="auto"/>
        <w:ind w:firstLine="708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Fiquei muito bem impressionada com o 2.º ciclo e começo a pensar que talvez seja a minha área de intervenção. Apesar de </w:t>
      </w:r>
      <w:r w:rsidR="00D50FFB">
        <w:rPr>
          <w:rFonts w:ascii="Arial" w:hAnsi="Arial" w:cs="Arial"/>
          <w:sz w:val="24"/>
        </w:rPr>
        <w:t>apreciar</w:t>
      </w:r>
      <w:r>
        <w:rPr>
          <w:rFonts w:ascii="Arial" w:hAnsi="Arial" w:cs="Arial"/>
          <w:sz w:val="24"/>
        </w:rPr>
        <w:t xml:space="preserve"> o secundário, por conseguir proporcionar realmente aprendizagem, a desmotivação é um fator que </w:t>
      </w:r>
      <w:r w:rsidR="00D50FFB">
        <w:rPr>
          <w:rFonts w:ascii="Arial" w:hAnsi="Arial" w:cs="Arial"/>
          <w:sz w:val="24"/>
        </w:rPr>
        <w:t>tem muita preponderância no meu gosto por lecionar as aulas.</w:t>
      </w:r>
    </w:p>
    <w:p w14:paraId="06E46B83" w14:textId="77777777" w:rsidR="00D50FFB" w:rsidRPr="00F05FAA" w:rsidRDefault="00D50FFB" w:rsidP="00FC686E">
      <w:pPr>
        <w:spacing w:line="360" w:lineRule="auto"/>
        <w:ind w:firstLine="708"/>
        <w:jc w:val="both"/>
        <w:rPr>
          <w:rFonts w:ascii="Arial" w:hAnsi="Arial" w:cs="Arial"/>
          <w:sz w:val="24"/>
        </w:rPr>
      </w:pPr>
    </w:p>
    <w:sectPr w:rsidR="00D50FFB" w:rsidRPr="00F05FAA" w:rsidSect="00943376">
      <w:headerReference w:type="default" r:id="rId7"/>
      <w:footerReference w:type="default" r:id="rId8"/>
      <w:pgSz w:w="11906" w:h="16838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E62295" w14:textId="77777777" w:rsidR="007274E3" w:rsidRDefault="007274E3" w:rsidP="00943376">
      <w:pPr>
        <w:spacing w:after="0" w:line="240" w:lineRule="auto"/>
      </w:pPr>
      <w:r>
        <w:separator/>
      </w:r>
    </w:p>
  </w:endnote>
  <w:endnote w:type="continuationSeparator" w:id="0">
    <w:p w14:paraId="7CC257A2" w14:textId="77777777" w:rsidR="007274E3" w:rsidRDefault="007274E3" w:rsidP="009433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A25D6F" w14:textId="77777777" w:rsidR="00943376" w:rsidRDefault="00943376">
    <w:pPr>
      <w:pStyle w:val="Rodap"/>
    </w:pPr>
    <w:r>
      <w:t>Ano letivo 21/22</w:t>
    </w:r>
    <w:r>
      <w:ptab w:relativeTo="margin" w:alignment="center" w:leader="none"/>
    </w:r>
    <w:r>
      <w:ptab w:relativeTo="margin" w:alignment="right" w:leader="none"/>
    </w:r>
    <w:r>
      <w:t>Beatriz Vilaça Simõe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091436" w14:textId="77777777" w:rsidR="007274E3" w:rsidRDefault="007274E3" w:rsidP="00943376">
      <w:pPr>
        <w:spacing w:after="0" w:line="240" w:lineRule="auto"/>
      </w:pPr>
      <w:r>
        <w:separator/>
      </w:r>
    </w:p>
  </w:footnote>
  <w:footnote w:type="continuationSeparator" w:id="0">
    <w:p w14:paraId="147AEC2E" w14:textId="77777777" w:rsidR="007274E3" w:rsidRDefault="007274E3" w:rsidP="0094337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9F4B51" w14:textId="348793FB" w:rsidR="00943376" w:rsidRDefault="0016157D">
    <w:pPr>
      <w:pStyle w:val="Cabealho"/>
    </w:pPr>
    <w:r>
      <w:rPr>
        <w:noProof/>
        <w:lang w:eastAsia="pt-PT"/>
      </w:rPr>
      <w:drawing>
        <wp:anchor distT="0" distB="0" distL="114300" distR="114300" simplePos="0" relativeHeight="251659264" behindDoc="0" locked="0" layoutInCell="1" allowOverlap="1" wp14:anchorId="17427D72" wp14:editId="1309DE83">
          <wp:simplePos x="0" y="0"/>
          <wp:positionH relativeFrom="margin">
            <wp:posOffset>4733002</wp:posOffset>
          </wp:positionH>
          <wp:positionV relativeFrom="margin">
            <wp:posOffset>-585470</wp:posOffset>
          </wp:positionV>
          <wp:extent cx="466725" cy="466725"/>
          <wp:effectExtent l="0" t="0" r="9525" b="9525"/>
          <wp:wrapSquare wrapText="bothSides"/>
          <wp:docPr id="2" name="Imagem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transferir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66725" cy="46672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noProof/>
        <w:lang w:eastAsia="pt-PT"/>
      </w:rPr>
      <w:drawing>
        <wp:anchor distT="0" distB="0" distL="114300" distR="114300" simplePos="0" relativeHeight="251658240" behindDoc="0" locked="0" layoutInCell="1" allowOverlap="1" wp14:anchorId="7ED4567C" wp14:editId="696299DA">
          <wp:simplePos x="0" y="0"/>
          <wp:positionH relativeFrom="margin">
            <wp:posOffset>-3810</wp:posOffset>
          </wp:positionH>
          <wp:positionV relativeFrom="margin">
            <wp:posOffset>-528320</wp:posOffset>
          </wp:positionV>
          <wp:extent cx="954405" cy="409575"/>
          <wp:effectExtent l="0" t="0" r="0" b="9525"/>
          <wp:wrapSquare wrapText="bothSides"/>
          <wp:docPr id="1" name="Imagem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Uportodesporto.png"/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954405" cy="40957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2"/>
  <w:proofState w:spelling="clean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05FAA"/>
    <w:rsid w:val="000136E9"/>
    <w:rsid w:val="0016157D"/>
    <w:rsid w:val="0026025C"/>
    <w:rsid w:val="003A59FB"/>
    <w:rsid w:val="00502D30"/>
    <w:rsid w:val="006A1779"/>
    <w:rsid w:val="006B7E8C"/>
    <w:rsid w:val="007274E3"/>
    <w:rsid w:val="007B0E70"/>
    <w:rsid w:val="007C04D4"/>
    <w:rsid w:val="00862677"/>
    <w:rsid w:val="008855CD"/>
    <w:rsid w:val="00943376"/>
    <w:rsid w:val="00981D70"/>
    <w:rsid w:val="00994747"/>
    <w:rsid w:val="00CB4054"/>
    <w:rsid w:val="00CF34AE"/>
    <w:rsid w:val="00D50FFB"/>
    <w:rsid w:val="00D72A1F"/>
    <w:rsid w:val="00F05FAA"/>
    <w:rsid w:val="00FC68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3CF7BAD8"/>
  <w15:chartTrackingRefBased/>
  <w15:docId w15:val="{2A2E5055-610A-42FC-9294-2604E7E9CF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arter"/>
    <w:uiPriority w:val="99"/>
    <w:unhideWhenUsed/>
    <w:rsid w:val="0094337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943376"/>
  </w:style>
  <w:style w:type="paragraph" w:styleId="Rodap">
    <w:name w:val="footer"/>
    <w:basedOn w:val="Normal"/>
    <w:link w:val="RodapCarter"/>
    <w:uiPriority w:val="99"/>
    <w:unhideWhenUsed/>
    <w:rsid w:val="0094337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94337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30E65CA-9DFA-48E7-9666-A372B16BDD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5</TotalTime>
  <Pages>2</Pages>
  <Words>469</Words>
  <Characters>2538</Characters>
  <Application>Microsoft Office Word</Application>
  <DocSecurity>0</DocSecurity>
  <Lines>21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shibaC</dc:creator>
  <cp:keywords/>
  <dc:description/>
  <cp:lastModifiedBy>Beatriz Isabel Vilaça Simões</cp:lastModifiedBy>
  <cp:revision>6</cp:revision>
  <dcterms:created xsi:type="dcterms:W3CDTF">2021-09-23T09:46:00Z</dcterms:created>
  <dcterms:modified xsi:type="dcterms:W3CDTF">2022-01-11T11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1adbdf8-b01b-3fd5-9ab6-59721beaa524</vt:lpwstr>
  </property>
  <property fmtid="{D5CDD505-2E9C-101B-9397-08002B2CF9AE}" pid="4" name="Mendeley Citation Style_1">
    <vt:lpwstr>http://www.zotero.org/styles/apa</vt:lpwstr>
  </property>
</Properties>
</file>